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FB5FF6" w:rsidRPr="002E0E41" w:rsidRDefault="00FB5FF6" w:rsidP="007B67FF">
      <w:pPr>
        <w:spacing w:line="360" w:lineRule="auto"/>
        <w:jc w:val="center"/>
        <w:rPr>
          <w:rFonts w:ascii="Times New Roman" w:hAnsi="Times New Roman" w:cs="Times New Roman"/>
          <w:b/>
          <w:sz w:val="28"/>
          <w:szCs w:val="24"/>
        </w:rPr>
      </w:pPr>
      <w:bookmarkStart w:id="0" w:name="_GoBack"/>
      <w:r w:rsidRPr="002E0E41">
        <w:rPr>
          <w:rFonts w:ascii="Times New Roman" w:hAnsi="Times New Roman" w:cs="Times New Roman"/>
          <w:b/>
          <w:sz w:val="28"/>
          <w:szCs w:val="24"/>
        </w:rPr>
        <w:t>DAFTAR PUSTAKA</w:t>
      </w:r>
    </w:p>
    <w:bookmarkEnd w:id="0"/>
    <w:p w:rsidR="008E14CE" w:rsidRPr="007B67FF" w:rsidRDefault="008E14CE" w:rsidP="007B67FF">
      <w:pPr>
        <w:spacing w:line="360" w:lineRule="auto"/>
        <w:jc w:val="center"/>
        <w:rPr>
          <w:rFonts w:ascii="Times New Roman" w:hAnsi="Times New Roman" w:cs="Times New Roman"/>
          <w:b/>
          <w:sz w:val="24"/>
          <w:szCs w:val="24"/>
        </w:rPr>
      </w:pPr>
    </w:p>
    <w:p w:rsidR="00050DDB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ISBN" : "9786021180044", "author" : [ { "dropping-particle" : "", "family" : "Fithri", "given" : "Diana Laily", "non-dropping-particle" : "", "parse-names" : false, "suffix" : "" }, { "dropping-particle" : "", "family" : "Darmanto", "given" : "Eko", "non-dropping-particle" : "", "parse-names" : false, "suffix" : "" }, { "dropping-particle" : "", "family" : "Studi", "given" : "Program", "non-dropping-particle" : "", "parse-names" : false, "suffix" : "" }, { "dropping-particle" : "", "family" : "Informasi", "given" : "Sistem", "non-dropping-particle" : "", "parse-names" : false, "suffix" : "" }, { "dropping-particle" : "", "family" : "Teknik", "given" : "Fakultas", "non-dropping-particle" : "", "parse-names" : false, "suffix" : "" }, { "dropping-particle" : "", "family" : "Kudus", "given" : "Universitas Muria", "non-dropping-particle" : "", "parse-names" : false, "suffix" : "" } ], "id" : "ITEM-1", "issued" : { "date-parts" : [ [ "2014" ] ] }, "page" : "319-324", "title" : "Informasi Fakultas Teknik 1. Universitas Muria Kudus untuk memprediksi kelulusan mahasiswa.", "type" : "article-journal" }, "uris" : [ "http://www.mendeley.com/documents/?uuid=2cd6b904-ad27-4c2d-9cc4-8c153f2e8a36" ] } ], "mendeley" : { "formattedCitation" : "(Fithri et al., 2014)", "plainTextFormattedCitation" : "(Fithri et al., 2014)", "previouslyFormattedCitation" : "(Fithri et al., 2014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(Fithri Et Al., 2014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Fithri, D. L., Darmanto, E., Studi, P., Informasi, S., Teknik, F., &amp; Kudus, U. M. (2014). Informasi Fakultas Teknik 1. Universitas Muria Kudus Untuk Memprediksi Kelulusan Mahasiswa., 319–324.</w:t>
      </w:r>
    </w:p>
    <w:p w:rsidR="00050DDB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Mining", "given" : "Educational Data", "non-dropping-particle" : "", "parse-names" : false, "suffix" : "" } ], "id" : "ITEM-1", "issued" : { "date-parts" : [ [ "0" ] ] }, "page" : "60-67", "title" : "Prediksi Kelulusan Mata Kuliah Menggunakan Hybrid Fuzzy Inference System", "type" : "article-journal", "volume" : "2" }, "uris" : [ "http://www.mendeley.com/documents/?uuid=bd59f65a-3d38-4daf-a739-5c479c2361f4" ] } ], "mendeley" : { "formattedCitation" : "(Mining, n.d.)", "manualFormatting" : "(Mining, 2016)", "plainTextFormattedCitation" : "(Mining, n.d.)", "previouslyFormattedCitation" : "(Mining, n.d.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(Mining, 2016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Mining, Abidatul. Izzah. (2016). Prediksi Kelulusan Mata Kuliah Menggunakan Hybrid Fuzzy Inference System, 2, 60–67.</w:t>
      </w:r>
    </w:p>
    <w:p w:rsidR="00050DDB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DOI" : "10.1016/j.fss.2015.05.009", "ISSN" : "0165-0114", "author" : [ { "dropping-particle" : "", "family" : "Zadeh", "given" : "Lotfi A", "non-dropping-particle" : "", "parse-names" : false, "suffix" : "" } ], "container-title" : "Fuzzy Sets and Systems", "id" : "ITEM-1", "issued" : { "date-parts" : [ [ "2015" ] ] }, "page" : "1-17", "publisher" : "Elsevier B.V.", "title" : "Fuzzy logic \u2014 a personal perspective", "type" : "article-journal", "volume" : "1" }, "uris" : [ "http://www.mendeley.com/documents/?uuid=2061c59f-9508-4e4b-a73e-08191d81146d" ] } ], "mendeley" : { "formattedCitation" : "(Zadeh, 2015)", "plainTextFormattedCitation" : "(Zadeh, 2015)", "previouslyFormattedCitation" : "(Zadeh, 2015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(Zadeh, 2015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Zadeh, L. A. (2015). Fuzzy Logic — A Personal Perspective. Fuzzy Sets And Systems, 1, 1–17. Https://Doi.Org/10.1016/J.Fss.2015.05.009</w:t>
      </w:r>
    </w:p>
    <w:p w:rsidR="00050DDB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Hendini", "given" : "Ade", "non-dropping-particle" : "", "parse-names" : false, "suffix" : "" } ], "id" : "ITEM-1", "issue" : "2", "issued" : { "date-parts" : [ [ "2016" ] ] }, "page" : "107-116", "title" : "No Title", "type" : "article-journal", "volume" : "IV" }, "uris" : [ "http://www.mendeley.com/documents/?uuid=d4c74be6-5d50-4e0d-a115-d8445ccd0864" ] } ], "mendeley" : { "formattedCitation" : "(Hendini, 2016)", "plainTextFormattedCitation" : "(Hendini, 2016)", "previouslyFormattedCitation" : "(Hendini, 2016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(Hendini, 2016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Hendini, A. (2016). Pemodelan Uml Sistem Informasi Monitoring Penjualan Dan Stok Barang (Studi Kasus: Distro Zhezha Pontianak), Iv(2), 107–116.</w:t>
      </w:r>
    </w:p>
    <w:p w:rsidR="00050DDB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Astuti", "given" : "Puspita Dwi", "non-dropping-particle" : "", "parse-names" : false, "suffix" : "" } ], "id" : "ITEM-1", "issue" : "4", "issued" : { "date-parts" : [ [ "2011" ] ] }, "page" : "34-39", "title" : "Sistem Informasi Penjualan Obat Pada Apotek Jati Farma Arjosari", "type" : "article-journal", "volume" : "3" }, "uris" : [ "http://www.mendeley.com/documents/?uuid=e63b58af-017a-4f4d-ba6d-32343958e443" ] } ], "mendeley" : { "formattedCitation" : "(Astuti, 2011)", "plainTextFormattedCitation" : "(Astuti, 2011)", "previouslyFormattedCitation" : "(Astuti, 2011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(Astuti, 2011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Astuti, P. D. (2011). Sistem Informasi Penjualan Obat Pada Apotek Jati Farma Arjosari, 3(4), 34–39.</w:t>
      </w:r>
    </w:p>
    <w:p w:rsidR="00050DDB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Kleinberg", "given" : "By Jon", "non-dropping-particle" : "", "parse-names" : false, "suffix" : "" }, { "dropping-particle" : "", "family" : "Ludwig", "given" : "Jens", "non-dropping-particle" : "", "parse-names" : false, "suffix" : "" }, { "dropping-particle" : "", "family" : "Mullainathan", "given" : "Sendhil", "non-dropping-particle" : "", "parse-names" : false, "suffix" : "" }, { "dropping-particle" : "", "family" : "Obermeyer", "given" : "Ziad", "non-dropping-particle" : "", "parse-names" : false, "suffix" : "" } ], "id" : "ITEM-1", "issue" : "5", "issued" : { "date-parts" : [ [ "2015" ] ] }, "page" : "491-495", "title" : "Prediction Policy Problems \u2020", "type" : "article-journal", "volume" : "105" }, "uris" : [ "http://www.mendeley.com/documents/?uuid=2654870e-6d8b-4bf4-bb18-e8c7e234eed1" ] } ], "mendeley" : { "formattedCitation" : "(Kleinberg, Ludwig, Mullainathan, &amp; Obermeyer, 2015)", "plainTextFormattedCitation" : "(Kleinberg, Ludwig, Mullainathan, &amp; Obermeyer, 2015)", "previouslyFormattedCitation" : "(Kleinberg, Ludwig, Mullainathan, &amp; Obermeyer, 2015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(Kleinberg, Ludwig, Mullainathan, &amp; Obermeyer, 2015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sz w:val="24"/>
          <w:szCs w:val="24"/>
        </w:rPr>
        <w:t>Kleinberg, B. J., Ludwig, J., Mullainathan, S., &amp; Obermeyer, Z. (2015). Prediction Policy Problems †, 105(5), 491–495.</w:t>
      </w:r>
    </w:p>
    <w:p w:rsidR="00050DDB" w:rsidRPr="007B67FF" w:rsidRDefault="00050DDB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Rohman", "given" : "Abdul", "non-dropping-particle" : "", "parse-names" : false, "suffix" : "" } ], "id" : "ITEM-1", "issued" : { "date-parts" : [ [ "2012" ] ] }, "title" : "No Title", "type" : "article-journal" }, "uris" : [ "http://www.mendeley.com/documents/?uuid=0caa497f-0e20-4ab9-a6eb-cd6d99a5be82" ] } ], "mendeley" : { "formattedCitation" : "(Rohman, 2012)", "plainTextFormattedCitation" : "(Rohman, 2012)", "previouslyFormattedCitation" : "(Rohman, 2012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Rohman, 2012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Rohman, A. (2012). Model Algoritma </w:t>
      </w:r>
      <w:r w:rsidR="00714B50" w:rsidRPr="007B67FF">
        <w:rPr>
          <w:i/>
          <w:noProof/>
          <w:sz w:val="24"/>
          <w:szCs w:val="24"/>
        </w:rPr>
        <w:t xml:space="preserve">K-Nearest Neighbor (Knn) </w:t>
      </w:r>
      <w:r w:rsidR="00714B50" w:rsidRPr="007B67FF">
        <w:rPr>
          <w:noProof/>
          <w:sz w:val="24"/>
          <w:szCs w:val="24"/>
        </w:rPr>
        <w:t>Untuk Prediksi Kelulusan Mahasiswa.</w:t>
      </w:r>
    </w:p>
    <w:p w:rsidR="00050DDB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end"/>
      </w:r>
      <w:r w:rsidR="00714B50" w:rsidRPr="007B67FF">
        <w:rPr>
          <w:sz w:val="24"/>
          <w:szCs w:val="24"/>
        </w:rPr>
        <w:t xml:space="preserve">(J.Martin, Kurt Vallen 2015) Joel Martin, Kurt Vallen (2015). </w:t>
      </w:r>
      <w:r w:rsidR="00714B50" w:rsidRPr="007B67FF">
        <w:rPr>
          <w:i/>
          <w:sz w:val="24"/>
          <w:szCs w:val="24"/>
        </w:rPr>
        <w:t>Student Assessment Using Baysean Nets. Int. J.Human-Computer Studies</w:t>
      </w:r>
      <w:r w:rsidR="00714B50" w:rsidRPr="007B67FF">
        <w:rPr>
          <w:sz w:val="24"/>
          <w:szCs w:val="24"/>
        </w:rPr>
        <w:t xml:space="preserve"> 42, 575-591.</w:t>
      </w:r>
    </w:p>
    <w:p w:rsidR="00050DDB" w:rsidRPr="007B67FF" w:rsidRDefault="00050DDB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DOI" : "10.1016/j.engappai.2016.02.002", "ISSN" : "0952-1976", "author" : [ { "dropping-particle" : "", "family" : "Jiang", "given" : "Liangxiao", "non-dropping-particle" : "", "parse-names" : false, "suffix" : "" }, { "dropping-particle" : "", "family" : "Li", "given" : "Chaoqun", "non-dropping-particle" : "", "parse-names" : false, "suffix" : "" }, { "dropping-particle" : "", "family" : "Wang", "given" : "Shasha", "non-dropping-particle" : "", "parse-names" : false, "suffix" : "" }, { "dropping-particle" : "", "family" : "Zhang", "given" : "Lungan", "non-dropping-particle" : "", "parse-names" : false, "suffix" : "" } ], "container-title" : "Engineering Applications of Artificial Intelligence", "id" : "ITEM-1", "issued" : { "date-parts" : [ [ "2016" ] ] }, "page" : "26-39", "publisher" : "Elsevier", "title" : "Engineering Applications of Arti fi cial Intelligence Deep feature weighting for naive Bayes and its application to text classi fi cation", "type" : "article-journal", "volume" : "52" }, "uris" : [ "http://www.mendeley.com/documents/?uuid=9520eeca-c955-4171-85e3-f4b9288cc067" ] } ], "mendeley" : { "formattedCitation" : "(Jiang, Li, Wang, &amp; Zhang, 2016)", "plainTextFormattedCitation" : "(Jiang, Li, Wang, &amp; Zhang, 2016)", "previouslyFormattedCitation" : "(Jiang, Li, Wang, &amp; Zhang, 2016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Jiang, Li, Wang, &amp; Zhang, 2016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Jiang, L., Li, C., Wang, S., &amp; Zhang, L. (2016). Engineering Applications Of Arti Fi Cial Intelligence Deep Feature Weighting For Naive Bayes And Its Application To Text Classi Fi Cation. </w:t>
      </w:r>
      <w:r w:rsidR="00714B50" w:rsidRPr="007B67FF">
        <w:rPr>
          <w:i/>
          <w:iCs/>
          <w:noProof/>
          <w:sz w:val="24"/>
          <w:szCs w:val="24"/>
        </w:rPr>
        <w:t>Engineering Applications Of Artificial Intelligence</w:t>
      </w:r>
      <w:r w:rsidR="00714B50" w:rsidRPr="007B67FF">
        <w:rPr>
          <w:noProof/>
          <w:sz w:val="24"/>
          <w:szCs w:val="24"/>
        </w:rPr>
        <w:t xml:space="preserve">, </w:t>
      </w:r>
      <w:r w:rsidR="00714B50" w:rsidRPr="007B67FF">
        <w:rPr>
          <w:i/>
          <w:iCs/>
          <w:noProof/>
          <w:sz w:val="24"/>
          <w:szCs w:val="24"/>
        </w:rPr>
        <w:t>52</w:t>
      </w:r>
      <w:r w:rsidR="00714B50" w:rsidRPr="007B67FF">
        <w:rPr>
          <w:noProof/>
          <w:sz w:val="24"/>
          <w:szCs w:val="24"/>
        </w:rPr>
        <w:t>, 26–39. Https://Doi.Org/10.1016/J.Engappai.2016.02.002</w:t>
      </w:r>
    </w:p>
    <w:p w:rsidR="008A39D3" w:rsidRPr="007B67FF" w:rsidRDefault="00050DD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end"/>
      </w:r>
      <w:r w:rsidR="00714B50" w:rsidRPr="007B67FF">
        <w:rPr>
          <w:sz w:val="24"/>
          <w:szCs w:val="24"/>
        </w:rPr>
        <w:t xml:space="preserve"> Studi, P. Et Al. (2016) ‘Pemodelan Uml Sistem Informasi Geografis Pasar Tradisional Kota Pekanbaru’, Pp. 89–99</w:t>
      </w:r>
    </w:p>
    <w:p w:rsidR="008A39D3" w:rsidRPr="007B67FF" w:rsidRDefault="008A39D3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DOI" : "10.5815/ijmecs.2019.07.01", "author" : [ { "dropping-particle" : "", "family" : "Education", "given" : "I J Modern", "non-dropping-particle" : "", "parse-names" : false, "suffix" : "" }, { "dropping-particle" : "", "family" : "Science", "given" : "Computer", "non-dropping-particle" : "", "parse-names" : false, "suffix" : "" }, { "dropping-particle" : "", "family" : "Suhaimi", "given" : "Nurafifah Mohammad", "non-dropping-particle" : "", "parse-names" : false, "suffix" : "" }, { "dropping-particle" : "", "family" : "Sciences", "given" : "Mathematical", "non-dropping-particle" : "", "parse-names" : false, "suffix" : "" }, { "dropping-particle" : "", "family" : "Abdul-rahman", "given" : "Shuzlina", "non-dropping-particle" : "", "parse-names" : false, "suffix" : "" }, { "dropping-particle" : "", "family" : "Mutalib", "given" : "Sofianita", "non-dropping-particle" : "", "parse-names" : false, "suffix" : "" }, { "dropping-particle" : "", "family" : "Hamimah", "given" : "Nurzeatul", "non-dropping-particle" : "", "parse-names" : false, "suffix" : "" }, { "dropping-particle" : "", "family" : "Hamid", "given" : "Abdul", "non-dropping-particle" : "", "parse-names" : false, "suffix" : "" }, { "dropping-particle" : "", "family" : "Sciences", "given" : "Mathematical", "non-dropping-particle" : "", "parse-names" : false, "suffix" : "" } ], "id" : "ITEM-1", "issue" : "July", "issued" : { "date-parts" : [ [ "2019" ] ] }, "page" : "1-13", "title" : "Review on Predicting Students \u2019 Graduation Time Using Machine Learning Algorithms", "type" : "article-journal" }, "uris" : [ "http://www.mendeley.com/documents/?uuid=33553620-fc94-4404-aa1f-171c99397988" ] } ], "mendeley" : { "formattedCitation" : "(Education et al., 2019)", "plainTextFormattedCitation" : "(Education et al., 2019)", "previouslyFormattedCitation" : "(Education et al., 2019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Education Et Al., 2019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Education, I. J. M., Science, C., Suhaimi, N. M., Sciences, M., Abdul-Rahman, S., Mutalib, S., … Sciences, M. (2019). Review On Predicting Students ’ Graduation Time Using Machine Learning Algorithms, (July), 1–13. Https://Doi.Org/10.5815/Ijmecs.2019.07.01</w:t>
      </w:r>
    </w:p>
    <w:p w:rsidR="008A39D3" w:rsidRPr="007B67FF" w:rsidRDefault="008A39D3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DOI" : "10.1109/CITSM.2018.8674296", "author" : [ { "dropping-particle" : "", "family" : "Dewi", "given" : "Rofiqoh", "non-dropping-particle" : "", "parse-names" : false, "suffix" : "" }, { "dropping-particle" : "", "family" : "Verina", "given" : "Wiwi", "non-dropping-particle" : "", "parse-names" : false, "suffix" : "" }, { "dropping-particle" : "", "family" : "Tanjung", "given" : "Dahriani Hakim", "non-dropping-particle" : "", "parse-names" : false, "suffix" : "" }, { "dropping-particle" : "", "family" : "Rahayu", "given" : "Sri Lestari", "non-dropping-particle" : "", "parse-names" : false, "suffix" : "" } ], "container-title" : "2018 6th International Conference on Cyber and IT Service Management (CITSM)", "id" : "ITEM-1", "issue" : "Citsm", "issued" : { "date-parts" : [ [ "2018" ] ] }, "page" : "1-5", "publisher" : "IEEE", "title" : "Application of AHP Method Based on Competence for Determining the Best Graduate Students", "type" : "article-journal" }, "uris" : [ "http://www.mendeley.com/documents/?uuid=19a8a552-01b9-4b1f-a968-e6675a6a889a" ] } ], "mendeley" : { "formattedCitation" : "(Dewi, Verina, Tanjung, &amp; Rahayu, 2018)", "plainTextFormattedCitation" : "(Dewi, Verina, Tanjung, &amp; Rahayu, 2018)", "previouslyFormattedCitation" : "(Dewi, Verina, Tanjung, &amp; Rahayu, 2018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Dewi, Verina, Tanjung, &amp; Rahayu, 2018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Dewi, R., Verina, W., Tanjung, D. H., &amp; Rahayu, S. L. (2018). Application Of Ahp Method Based On Competence For Determining The Best Graduate Students. </w:t>
      </w:r>
      <w:r w:rsidR="00714B50" w:rsidRPr="007B67FF">
        <w:rPr>
          <w:i/>
          <w:iCs/>
          <w:noProof/>
          <w:sz w:val="24"/>
          <w:szCs w:val="24"/>
        </w:rPr>
        <w:t xml:space="preserve">2018 6th International Conference On Cyber </w:t>
      </w:r>
      <w:r w:rsidR="00714B50" w:rsidRPr="007B67FF">
        <w:rPr>
          <w:i/>
          <w:iCs/>
          <w:noProof/>
          <w:sz w:val="24"/>
          <w:szCs w:val="24"/>
        </w:rPr>
        <w:lastRenderedPageBreak/>
        <w:t>And It Service Management (Citsm)</w:t>
      </w:r>
      <w:r w:rsidR="00714B50" w:rsidRPr="007B67FF">
        <w:rPr>
          <w:noProof/>
          <w:sz w:val="24"/>
          <w:szCs w:val="24"/>
        </w:rPr>
        <w:t>, (Citsm), 1–5. Https://Doi.Org/10.1109/Citsm.2018.8674296</w:t>
      </w:r>
    </w:p>
    <w:p w:rsidR="00404536" w:rsidRPr="007B67FF" w:rsidRDefault="008A39D3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ISBN" : "9781509054671", "author" : [ { "dropping-particle" : "", "family" : "Ju", "given" : "Pduvdp Whldwk", "non-dropping-particle" : "", "parse-names" : false, "suffix" : "" }, { "dropping-particle" : "", "family" : "Ju", "given" : "Suhqwdnlv Whldwk", "non-dropping-particle" : "", "parse-names" : false, "suffix" : "" }, { "dropping-particle" : "", "family" : "Ju", "given" : "Gplwv Whldwk", "non-dropping-particle" : "", "parse-names" : false, "suffix" : "" }, { "dropping-particle" : "", "family" : "Ju", "given" : "Ndurolglv Whldwk", "non-dropping-particle" : "", "parse-names" : false, "suffix" : "" }, { "dropping-particle" : "", "family" : "Ju", "given" : "V Dwklqdlrv Whldwk", "non-dropping-particle" : "", "parse-names" : false, "suffix" : "" }, { "dropping-particle" : "", "family" : "Vlv", "given" : "Dqdo", "non-dropping-particle" : "", "parse-names" : false, "suffix" : "" }, { "dropping-particle" : "", "family" : "Wkdw", "given" : "Phwkrg", "non-dropping-particle" : "", "parse-names" : false, "suffix" : "" }, { "dropping-particle" : "V", "family" : "Xvhg", "given" : "L", "non-dropping-particle" : "", "parse-names" : false, "suffix" : "" }, { "dropping-particle" : "", "family" : "Jhqhudwh", "given" : "W R", "non-dropping-particle" : "", "parse-names" : false, "suffix" : "" }, { "dropping-particle" : "", "family" : "Uhjduglqj", "given" : "K Srwkhvhv", "non-dropping-particle" : "", "parse-names" : false, "suffix" : "" } ], "id" : "ITEM-1", "issue" : "April", "issued" : { "date-parts" : [ [ "2017" ] ] }, "page" : "646-650", "title" : "$ SSOLFDWLRQ RI ) X ]]\\ / RJLF IRU WKH $ VVHVVPHQW RI", "type" : "article-journal" }, "uris" : [ "http://www.mendeley.com/documents/?uuid=8d66f9bd-16c1-48eb-88ce-73048dd95568" ] } ], "mendeley" : { "formattedCitation" : "(Ju et al., 2017)", "plainTextFormattedCitation" : "(Ju et al., 2017)", "previouslyFormattedCitation" : "(Ju et al., 2017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Ju Et Al., 2017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Ju, P. W., Ju, S. W., Ju, G. W., Ju, N. W., Ju, V. D. W., Vlv, D., K. S. (2017). </w:t>
      </w:r>
      <w:r w:rsidR="00714B50" w:rsidRPr="007B67FF">
        <w:rPr>
          <w:noProof/>
          <w:sz w:val="24"/>
          <w:szCs w:val="24"/>
          <w:lang w:val="id-ID"/>
        </w:rPr>
        <w:t>Application Of Fuzzy Logic For The Assesment Of Engineering Students</w:t>
      </w:r>
      <w:r w:rsidR="00714B50" w:rsidRPr="007B67FF">
        <w:rPr>
          <w:noProof/>
          <w:sz w:val="24"/>
          <w:szCs w:val="24"/>
        </w:rPr>
        <w:t>, (April), 646–650.</w:t>
      </w:r>
      <w:r w:rsidRPr="007B67FF">
        <w:rPr>
          <w:sz w:val="24"/>
          <w:szCs w:val="24"/>
        </w:rPr>
        <w:fldChar w:fldCharType="end"/>
      </w:r>
    </w:p>
    <w:p w:rsidR="00404536" w:rsidRPr="007B67FF" w:rsidRDefault="0007270B" w:rsidP="007B67FF">
      <w:pPr>
        <w:pStyle w:val="ListParagraph"/>
        <w:numPr>
          <w:ilvl w:val="0"/>
          <w:numId w:val="3"/>
        </w:numPr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DOI" : "10.1016/j.procs.2016.09.375", "ISSN" : "1877-0509", "author" : [ { "dropping-particle" : "", "family" : "Barlybayev", "given" : "Alibek", "non-dropping-particle" : "", "parse-names" : false, "suffix" : "" }, { "dropping-particle" : "", "family" : "Sharipbay", "given" : "Altynbek", "non-dropping-particle" : "", "parse-names" : false, "suffix" : "" }, { "dropping-particle" : "", "family" : "Ulyukova", "given" : "Gulden", "non-dropping-particle" : "", "parse-names" : false, "suffix" : "" }, { "dropping-particle" : "", "family" : "Sabyrov", "given" : "Talgat", "non-dropping-particle" : "", "parse-names" : false, "suffix" : "" } ], "container-title" : "Procedia - Procedia Computer Science", "id" : "ITEM-1", "issue" : "August", "issued" : { "date-parts" : [ [ "2016" ] ] }, "page" : "98-105", "publisher" : "The Author(s)", "title" : "Student \u2019 s performance evaluation by fuzzy logic", "type" : "article-journal", "volume" : "102" }, "uris" : [ "http://www.mendeley.com/documents/?uuid=8afd7244-6dd8-4ccd-bd15-0250e10b3d5e" ] } ], "mendeley" : { "formattedCitation" : "(Barlybayev, Sharipbay, Ulyukova, &amp; Sabyrov, 2016)", "plainTextFormattedCitation" : "(Barlybayev, Sharipbay, Ulyukova, &amp; Sabyrov, 2016)", "previouslyFormattedCitation" : "(Barlybayev, Sharipbay, Ulyukova, &amp; Sabyrov, 2016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Barlybayev, Sharipbay, Ulyukova, &amp; Sabyrov, 2016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Barlybayev, A., Sharipbay, A., Ulyukova, G., &amp; Sabyrov, T. (2016). Student ’ S Performance Evaluation By Fuzzy Logic. </w:t>
      </w:r>
      <w:r w:rsidR="00714B50" w:rsidRPr="007B67FF">
        <w:rPr>
          <w:i/>
          <w:iCs/>
          <w:noProof/>
          <w:sz w:val="24"/>
          <w:szCs w:val="24"/>
        </w:rPr>
        <w:t>Procedia - Procedia Computer Science</w:t>
      </w:r>
      <w:r w:rsidR="00714B50" w:rsidRPr="007B67FF">
        <w:rPr>
          <w:noProof/>
          <w:sz w:val="24"/>
          <w:szCs w:val="24"/>
        </w:rPr>
        <w:t xml:space="preserve">, </w:t>
      </w:r>
      <w:r w:rsidR="00714B50" w:rsidRPr="007B67FF">
        <w:rPr>
          <w:i/>
          <w:iCs/>
          <w:noProof/>
          <w:sz w:val="24"/>
          <w:szCs w:val="24"/>
        </w:rPr>
        <w:t>102</w:t>
      </w:r>
      <w:r w:rsidR="00714B50" w:rsidRPr="007B67FF">
        <w:rPr>
          <w:noProof/>
          <w:sz w:val="24"/>
          <w:szCs w:val="24"/>
        </w:rPr>
        <w:t>(August), 98–105. Https://Doi.Org/10.1016/J.Procs.2016.09.375</w:t>
      </w:r>
      <w:r w:rsidRPr="007B67FF">
        <w:rPr>
          <w:sz w:val="24"/>
          <w:szCs w:val="24"/>
        </w:rPr>
        <w:fldChar w:fldCharType="end"/>
      </w:r>
    </w:p>
    <w:p w:rsidR="00404536" w:rsidRPr="007B67FF" w:rsidRDefault="00404536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DOI" : "10.1007/s11162-017-9459-x", "ISSN" : "1573-188X", "author" : [ { "dropping-particle" : "", "family" : "Crisp", "given" : "Gloria", "non-dropping-particle" : "", "parse-names" : false, "suffix" : "" }, { "dropping-particle" : "", "family" : "Doran", "given" : "Erin", "non-dropping-particle" : "", "parse-names" : false, "suffix" : "" }, { "dropping-particle" : "", "family" : "Salis", "given" : "Nicole A", "non-dropping-particle" : "", "parse-names" : false, "suffix" : "" } ], "container-title" : "Research in Higher Education", "id" : "ITEM-1", "issued" : { "date-parts" : [ [ "2017" ] ] }, "publisher" : "Springer Netherlands", "title" : "Predicting Graduation Rates at 4-year Broad Access Institutions Using a Bayesian Modeling Approach", "type" : "article-journal" }, "uris" : [ "http://www.mendeley.com/documents/?uuid=12dfdc99-d0d9-4cee-9b50-93366c3177d2" ] } ], "mendeley" : { "formattedCitation" : "(Crisp, Doran, &amp; Salis, 2017)", "plainTextFormattedCitation" : "(Crisp, Doran, &amp; Salis, 2017)", "previouslyFormattedCitation" : "(Crisp, Doran, &amp; Salis, 2017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Crisp, Doran, &amp; Salis, 2017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Crisp, G., Doran, E., &amp; Salis, N. A. (2017). Predicting Graduation Rates At 4-Year Broad Access Institutions Using A Bayesian Modeling Approach. </w:t>
      </w:r>
      <w:r w:rsidR="00714B50" w:rsidRPr="007B67FF">
        <w:rPr>
          <w:i/>
          <w:iCs/>
          <w:noProof/>
          <w:sz w:val="24"/>
          <w:szCs w:val="24"/>
        </w:rPr>
        <w:t>Research In Higher Education</w:t>
      </w:r>
      <w:r w:rsidR="00714B50" w:rsidRPr="007B67FF">
        <w:rPr>
          <w:noProof/>
          <w:sz w:val="24"/>
          <w:szCs w:val="24"/>
        </w:rPr>
        <w:t>. Https://Doi.Org/10.1007/S11162-017-9459-X</w:t>
      </w:r>
      <w:r w:rsidRPr="007B67FF">
        <w:rPr>
          <w:sz w:val="24"/>
          <w:szCs w:val="24"/>
        </w:rPr>
        <w:fldChar w:fldCharType="end"/>
      </w:r>
    </w:p>
    <w:p w:rsidR="00F84272" w:rsidRPr="007B67FF" w:rsidRDefault="00404536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Bagus", "given" : "Ida", "non-dropping-particle" : "", "parse-names" : false, "suffix" : "" }, { "dropping-particle" : "", "family" : "Peling", "given" : "Adisimakrisna", "non-dropping-particle" : "", "parse-names" : false, "suffix" : "" }, { "dropping-particle" : "", "family" : "Arnawan", "given" : "I Nyoman", "non-dropping-particle" : "", "parse-names" : false, "suffix" : "" }, { "dropping-particle" : "", "family" : "Arthawan", "given" : "I Putu Arich", "non-dropping-particle" : "", "parse-names" : false, "suffix" : "" }, { "dropping-particle" : "", "family" : "Janardana", "given" : "I G N", "non-dropping-particle" : "", "parse-names" : false, "suffix" : "" } ], "id" : "ITEM-1", "issue" : "1", "issued" : { "date-parts" : [ [ "2017" ] ] }, "page" : "53-57", "title" : "Implementation of Data Mining To Predict Period of Students Study Using Naive Bayes Algorithm", "type" : "article-journal", "volume" : "2" }, "uris" : [ "http://www.mendeley.com/documents/?uuid=0765c8e8-4caa-4e36-9067-0a8571684c16" ] } ], "mendeley" : { "formattedCitation" : "(Bagus, Peling, Arnawan, Arthawan, &amp; Janardana, 2017)", "plainTextFormattedCitation" : "(Bagus, Peling, Arnawan, Arthawan, &amp; Janardana, 2017)", "previouslyFormattedCitation" : "(Bagus, Peling, Arnawan, Arthawan, &amp; Janardana, 2017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Bagus, Peling, Arnawan, Arthawan, &amp; Janardana, 2017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Bagus, I., Peling, A., Arnawan, I. N., Arthawan, I. P. A., &amp; Janardana, I. G. N. (2017). Implementation Of Data Mining To Predict Period Of Students Study Using Naive Bayes Algorithm, </w:t>
      </w:r>
      <w:r w:rsidR="00714B50" w:rsidRPr="007B67FF">
        <w:rPr>
          <w:i/>
          <w:iCs/>
          <w:noProof/>
          <w:sz w:val="24"/>
          <w:szCs w:val="24"/>
        </w:rPr>
        <w:t>2</w:t>
      </w:r>
      <w:r w:rsidR="00714B50" w:rsidRPr="007B67FF">
        <w:rPr>
          <w:noProof/>
          <w:sz w:val="24"/>
          <w:szCs w:val="24"/>
        </w:rPr>
        <w:t>(1), 53–57.</w:t>
      </w:r>
      <w:r w:rsidRPr="007B67FF">
        <w:rPr>
          <w:sz w:val="24"/>
          <w:szCs w:val="24"/>
        </w:rPr>
        <w:fldChar w:fldCharType="end"/>
      </w:r>
    </w:p>
    <w:p w:rsidR="00294111" w:rsidRPr="007B67FF" w:rsidRDefault="00F84272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Kharola", "given" : "By Ashwani", "non-dropping-particle" : "", "parse-names" : false, "suffix" : "" }, { "dropping-particle" : "", "family" : "Kunwar", "given" : "Swarnima", "non-dropping-particle" : "", "parse-names" : false, "suffix" : "" }, { "dropping-particle" : "", "family" : "Choudhury", "given" : "Gopa B", "non-dropping-particle" : "", "parse-names" : false, "suffix" : "" } ], "id" : "ITEM-1", "issue" : "Ix", "issued" : { "date-parts" : [ [ "2015" ] ] }, "page" : "1-11", "title" : "Students Performance Evaluation : A fuzzy logic reasoning approach", "type" : "article-journal", "volume" : "IV" }, "uris" : [ "http://www.mendeley.com/documents/?uuid=15c795ef-5c9a-4117-9900-cd379f66bbdd" ] } ], "mendeley" : { "formattedCitation" : "(Kharola, Kunwar, &amp; Choudhury, 2015)", "plainTextFormattedCitation" : "(Kharola, Kunwar, &amp; Choudhury, 2015)", "previouslyFormattedCitation" : "(Kharola, Kunwar, &amp; Choudhury, 2015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Kharola, Kunwar, &amp; Choudhury, 2015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Kharola, B. A., Kunwar, S., &amp; Choudhury, G. B. (2015). Students Performance Evaluation : A Fuzzy Logic Reasoning Approach, </w:t>
      </w:r>
      <w:r w:rsidR="00714B50" w:rsidRPr="007B67FF">
        <w:rPr>
          <w:i/>
          <w:iCs/>
          <w:noProof/>
          <w:sz w:val="24"/>
          <w:szCs w:val="24"/>
        </w:rPr>
        <w:t>Iv</w:t>
      </w:r>
      <w:r w:rsidR="00714B50" w:rsidRPr="007B67FF">
        <w:rPr>
          <w:noProof/>
          <w:sz w:val="24"/>
          <w:szCs w:val="24"/>
        </w:rPr>
        <w:t>(Ix), 1–11.</w:t>
      </w:r>
      <w:r w:rsidRPr="007B67FF">
        <w:rPr>
          <w:sz w:val="24"/>
          <w:szCs w:val="24"/>
        </w:rPr>
        <w:fldChar w:fldCharType="end"/>
      </w:r>
    </w:p>
    <w:p w:rsidR="006A1917" w:rsidRPr="007B67FF" w:rsidRDefault="00294111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Semarang", "given" : "Universitas Negeri", "non-dropping-particle" : "", "parse-names" : false, "suffix" : "" } ], "id" : "ITEM-1", "issue" : "4", "issued" : { "date-parts" : [ [ "2017" ] ] }, "page" : "902-911", "title" : "PREDICTIVE EVALUATION OF PERFORMANCE OF COMPUTER SCIENCE STUDENTS OF UNNES USING DATA MINING BASED ON NA\u00cfVE BAYES CLASSIFIER ( NBC )", "type" : "article-journal", "volume" : "95" }, "uris" : [ "http://www.mendeley.com/documents/?uuid=dd54725d-802c-44f7-b18c-5d3aba0be41a" ] } ], "mendeley" : { "formattedCitation" : "(Semarang, 2017)", "plainTextFormattedCitation" : "(Semarang, 2017)", "previouslyFormattedCitation" : "(Semarang, 2017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Semarang, 2017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Semarang, U. N. (2017). Predictive Evaluation Of Performance Of Computer Science Students Of Unnes Using Data Mining Based On Naïve Bayes Classifier ( Nbc ), </w:t>
      </w:r>
      <w:r w:rsidR="00714B50" w:rsidRPr="007B67FF">
        <w:rPr>
          <w:i/>
          <w:iCs/>
          <w:noProof/>
          <w:sz w:val="24"/>
          <w:szCs w:val="24"/>
        </w:rPr>
        <w:t>95</w:t>
      </w:r>
      <w:r w:rsidR="00714B50" w:rsidRPr="007B67FF">
        <w:rPr>
          <w:noProof/>
          <w:sz w:val="24"/>
          <w:szCs w:val="24"/>
        </w:rPr>
        <w:t>(4), 902–911.</w:t>
      </w:r>
      <w:r w:rsidRPr="007B67FF">
        <w:rPr>
          <w:sz w:val="24"/>
          <w:szCs w:val="24"/>
        </w:rPr>
        <w:fldChar w:fldCharType="end"/>
      </w:r>
    </w:p>
    <w:p w:rsidR="006A1917" w:rsidRPr="007B67FF" w:rsidRDefault="006A1917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ISBN" : "9781509020294", "author" : [ { "dropping-particle" : "", "family" : "Asopa", "given" : "Pooja", "non-dropping-particle" : "", "parse-names" : false, "suffix" : "" } ], "id" : "ITEM-1", "issued" : { "date-parts" : [ [ "2016" ] ] }, "page" : "1847-1851", "title" : "Evaluating Student Performance Using Fuzzy Inference System in Fuzzy ITS", "type" : "article-journal" }, "uris" : [ "http://www.mendeley.com/documents/?uuid=133f21be-7ab5-4092-9d85-e9673c1caf89" ] } ], "mendeley" : { "formattedCitation" : "(Asopa, 2016)", "plainTextFormattedCitation" : "(Asopa, 2016)", "previouslyFormattedCitation" : "(Asopa, 2016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Asopa, 2016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Asopa, P. (2016). Evaluating Student Performance Using Fuzzy Inference System In Fuzzy Its, 1847–1851.</w:t>
      </w:r>
      <w:r w:rsidRPr="007B67FF">
        <w:rPr>
          <w:sz w:val="24"/>
          <w:szCs w:val="24"/>
        </w:rPr>
        <w:fldChar w:fldCharType="end"/>
      </w:r>
    </w:p>
    <w:p w:rsidR="00820EAF" w:rsidRPr="007B67FF" w:rsidRDefault="006A1917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Pradesh", "given" : "Andhra", "non-dropping-particle" : "", "parse-names" : false, "suffix" : "" } ], "id" : "ITEM-1", "issue" : "1", "issued" : { "date-parts" : [ [ "2012" ] ] }, "page" : "91-106", "title" : "Multi source feedback based performance appraisal system using Fuzzy logic decision support system", "type" : "article-journal", "volume" : "3" }, "uris" : [ "http://www.mendeley.com/documents/?uuid=97a457fb-a9d0-4f60-9f61-f8818c0d82dd" ] } ], "mendeley" : { "formattedCitation" : "(Pradesh, 2012)", "plainTextFormattedCitation" : "(Pradesh, 2012)", "previouslyFormattedCitation" : "(Pradesh, 2012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Pradesh, 2012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Pradesh, A. (2012). Multi Source Feedback Based Performance Appraisal System Using Fuzzy Logic Decision Support System, </w:t>
      </w:r>
      <w:r w:rsidR="00714B50" w:rsidRPr="007B67FF">
        <w:rPr>
          <w:i/>
          <w:iCs/>
          <w:noProof/>
          <w:sz w:val="24"/>
          <w:szCs w:val="24"/>
        </w:rPr>
        <w:t>3</w:t>
      </w:r>
      <w:r w:rsidR="00714B50" w:rsidRPr="007B67FF">
        <w:rPr>
          <w:noProof/>
          <w:sz w:val="24"/>
          <w:szCs w:val="24"/>
        </w:rPr>
        <w:t>(1), 91–106.</w:t>
      </w:r>
      <w:r w:rsidRPr="007B67FF">
        <w:rPr>
          <w:sz w:val="24"/>
          <w:szCs w:val="24"/>
        </w:rPr>
        <w:fldChar w:fldCharType="end"/>
      </w:r>
    </w:p>
    <w:p w:rsidR="00E12886" w:rsidRPr="007B67FF" w:rsidRDefault="00820EAF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ISBN" : "9786021180044", "author" : [ { "dropping-particle" : "", "family" : "Fithri", "given" : "Diana Laily", "non-dropping-particle" : "", "parse-names" : false, "suffix" : "" }, { "dropping-particle" : "", "family" : "Darmanto", "given" : "Eko", "non-dropping-particle" : "", "parse-names" : false, "suffix" : "" }, { "dropping-particle" : "", "family" : "Studi", "given" : "Program", "non-dropping-particle" : "", "parse-names" : false, "suffix" : "" }, { "dropping-particle" : "", "family" : "Informasi", "given" : "Sistem", "non-dropping-particle" : "", "parse-names" : false, "suffix" : "" }, { "dropping-particle" : "", "family" : "Teknik", "given" : "Fakultas", "non-dropping-particle" : "", "parse-names" : false, "suffix" : "" }, { "dropping-particle" : "", "family" : "Kudus", "given" : "Universitas Muria", "non-dropping-particle" : "", "parse-names" : false, "suffix" : "" } ], "id" : "ITEM-1", "issued" : { "date-parts" : [ [ "2014" ] ] }, "page" : "319-324", "title" : "Informasi Fakultas Teknik 1. Universitas Muria Kudus untuk memprediksi kelulusan mahasiswa.", "type" : "article-journal" }, "uris" : [ "http://www.mendeley.com/documents/?uuid=2cd6b904-ad27-4c2d-9cc4-8c153f2e8a36" ] } ], "mendeley" : { "formattedCitation" : "(Fithri et al., 2014)", "plainTextFormattedCitation" : "(Fithri et al., 2014)", "previouslyFormattedCitation" : "(Fithri et al., 2014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Fithri Et Al., 2014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Fithri, D. L., Darmanto, E., Studi, P., Informasi, S., Teknik, F., &amp; Kudus, U. M. (2014). Informasi Fakultas Teknik 1. Universitas Muria Kudus Untuk Memprediksi Kelulusan Mahasiswa., 319–324.</w:t>
      </w:r>
      <w:r w:rsidRPr="007B67FF">
        <w:rPr>
          <w:sz w:val="24"/>
          <w:szCs w:val="24"/>
        </w:rPr>
        <w:fldChar w:fldCharType="end"/>
      </w:r>
    </w:p>
    <w:p w:rsidR="002D7236" w:rsidRPr="007B67FF" w:rsidRDefault="00E12886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Paskalis", "given" : "Elsa", "non-dropping-particle" : "", "parse-names" : false, "suffix" : "" }, { "dropping-particle" : "", "family" : "Orpa", "given" : "Krisda", "non-dropping-particle" : "", "parse-names" : false, "suffix" : "" }, { "dropping-particle" : "", "family" : "Ripanti", "given" : "Eva Faja", "non-dropping-particle" : "", "parse-names" : false, "suffix" : "" } ], "id" : "ITEM-1", "issue" : "4", "issued" : { "date-parts" : [ [ "2019" ] ] }, "page" : "272-278", "title" : "Model Prediksi Awal Masa Studi Mahasiswa", "type" : "article-journal", "volume" : "7" }, "uris" : [ "http://www.mendeley.com/documents/?uuid=b468422c-9df3-4ff8-af5c-68d8bd921b8c" ] } ], "mendeley" : { "formattedCitation" : "(Paskalis, Orpa, &amp; Ripanti, 2019)", "plainTextFormattedCitation" : "(Paskalis, Orpa, &amp; Ripanti, 2019)", "previouslyFormattedCitation" : "(Paskalis, Orpa, &amp; Ripanti, 2019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Paskalis, Orpa, &amp; Ripanti, 2019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 xml:space="preserve">Paskalis, E., Orpa, K., &amp; Ripanti, E. F. (2019). Model Prediksi Awal Masa Studi Mahasiswa, </w:t>
      </w:r>
      <w:r w:rsidR="00714B50" w:rsidRPr="007B67FF">
        <w:rPr>
          <w:i/>
          <w:iCs/>
          <w:noProof/>
          <w:sz w:val="24"/>
          <w:szCs w:val="24"/>
        </w:rPr>
        <w:t>7</w:t>
      </w:r>
      <w:r w:rsidR="00714B50" w:rsidRPr="007B67FF">
        <w:rPr>
          <w:noProof/>
          <w:sz w:val="24"/>
          <w:szCs w:val="24"/>
        </w:rPr>
        <w:t>(4), 272–278.</w:t>
      </w:r>
      <w:r w:rsidRPr="007B67FF">
        <w:rPr>
          <w:sz w:val="24"/>
          <w:szCs w:val="24"/>
        </w:rPr>
        <w:fldChar w:fldCharType="end"/>
      </w:r>
    </w:p>
    <w:p w:rsidR="00E76FD3" w:rsidRPr="007B67FF" w:rsidRDefault="002D7236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Puspita", "given" : "Ratna", "non-dropping-particle" : "", "parse-names" : false, "suffix" : "" }, { "dropping-particle" : "", "family" : "Putri", "given" : "Sari", "non-dropping-particle" : "", "parse-names" : false, "suffix" : "" }, { "dropping-particle" : "", "family" : "Waspada", "given" : "Indra", "non-dropping-particle" : "", "parse-names" : false, "suffix" : "" }, { "dropping-particle" : "", "family" : "Ilmu", "given" : "Departemen", "non-dropping-particle" : "", "parse-names" : false, "suffix" : "" }, { "dropping-particle" : "", "family" : "Informatika", "given" : "Komputer", "non-dropping-particle" : "", "parse-names" : false, "suffix" : "" }, { "dropping-particle" : "", "family" : "Sains", "given" : "Fakultas", "non-dropping-particle" : "", "parse-names" : false, "suffix" : "" } ], "id" : "ITEM-1", "issued" : { "date-parts" : [ [ "0" ] ] }, "page" : "1-7", "title" : "khazanah informatika Penerapan Algoritma C4 . 5 pada Aplikasi Prediksi Kelulusan Mahasiswa Prodi Informatika", "type" : "article-journal" }, "uris" : [ "http://www.mendeley.com/documents/?uuid=676f5793-b347-418f-b91a-93e56c4b8572" ] } ], "mendeley" : { "formattedCitation" : "(Puspita et al., n.d.)", "manualFormatting" : "(Puspita et al., 2018.)", "plainTextFormattedCitation" : "(Puspita et al., n.d.)", "previouslyFormattedCitation" : "(Puspita et al., n.d.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Puspita Et Al., 2018.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Puspita, R., Putri, S., Waspada, I., Ilmu, D., Informatika, K., &amp; Sains, F. (2018). Khazanah Informatika Penerapan Algoritma C4 . 5 Pada Aplikasi Prediksi Kelulusan Mahasiswa Prodi Informatika, 1–7.</w:t>
      </w:r>
      <w:r w:rsidRPr="007B67FF">
        <w:rPr>
          <w:sz w:val="24"/>
          <w:szCs w:val="24"/>
        </w:rPr>
        <w:fldChar w:fldCharType="end"/>
      </w:r>
    </w:p>
    <w:p w:rsidR="00136C51" w:rsidRPr="007B67FF" w:rsidRDefault="00E76FD3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lastRenderedPageBreak/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Mustafa", "given" : "Muhammad Syukri", "non-dropping-particle" : "", "parse-names" : false, "suffix" : "" }, { "dropping-particle" : "", "family" : "Simpen", "given" : "I Wayan", "non-dropping-particle" : "", "parse-names" : false, "suffix" : "" } ], "id" : "ITEM-1", "issued" : { "date-parts" : [ [ "0" ] ] }, "page" : "270-281", "title" : "Perancangan Aplikasi Prediksi Kelulusan Tepat Waktu Bagi Mahasiswa Baru Dengan Teknik Data Mining ( Studi Kasus : Data Akademik Mahasiswa STMIK Dipanegara Makassar )", "type" : "article-journal" }, "uris" : [ "http://www.mendeley.com/documents/?uuid=a9648c81-75d5-48f7-a159-d658983b7685" ] } ], "mendeley" : { "formattedCitation" : "(Mustafa &amp; Simpen, n.d.)", "manualFormatting" : "(Mustafa &amp; Simpen, 2018.)", "plainTextFormattedCitation" : "(Mustafa &amp; Simpen, n.d.)", "previouslyFormattedCitation" : "(Mustafa &amp; Simpen, n.d.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Mustafa &amp; Simpen, 2018.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Mustafa, M. S., &amp; Simpen, I. W. (2018). Perancangan Aplikasi Prediksi Kelulusan Tepat Waktu Bagi Mahasiswa Baru Dengan Teknik Data Mining ( Studi Kasus : Data Akademik Mahasiswa Stmik Dipanegara Makassar ), 270–281.</w:t>
      </w:r>
      <w:r w:rsidRPr="007B67FF">
        <w:rPr>
          <w:sz w:val="24"/>
          <w:szCs w:val="24"/>
        </w:rPr>
        <w:fldChar w:fldCharType="end"/>
      </w:r>
    </w:p>
    <w:p w:rsidR="00656F7B" w:rsidRPr="007B67FF" w:rsidRDefault="00136C51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Baiturrahim", "given" : "Jurnal Akademika", "non-dropping-particle" : "", "parse-names" : false, "suffix" : "" } ], "id" : "ITEM-1", "issue" : "2", "issued" : { "date-parts" : [ [ "2019" ] ] }, "page" : "175-182", "title" : "Penilaian mutu dosen terhadap tri dharma perguruan tinggi dengan menerapkan logica fuzzy logic di stikes nan tongga", "type" : "article-journal", "volume" : "8" }, "uris" : [ "http://www.mendeley.com/documents/?uuid=a45b4a1b-c4a9-44d2-a217-306d4a02b086" ] } ], "mendeley" : { "formattedCitation" : "(Baiturrahim, 2019)", "plainTextFormattedCitation" : "(Baiturrahim, 2019)", "previouslyFormattedCitation" : "(Baiturrahim, 2019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714B50" w:rsidRPr="007B67FF">
        <w:rPr>
          <w:noProof/>
          <w:sz w:val="24"/>
          <w:szCs w:val="24"/>
        </w:rPr>
        <w:t>(Baiturrahim, 2019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656F7B" w:rsidRPr="007B67FF">
        <w:rPr>
          <w:noProof/>
          <w:sz w:val="24"/>
          <w:szCs w:val="24"/>
        </w:rPr>
        <w:t xml:space="preserve">Baiturrahim, J. A. (2019). Penilaian Mutu Dosen Terhadap Tri Dharma Perguruan Tinggi Dengan Menerapkan Logica Fuzzy Logic Di Stikes Nan Tongga, </w:t>
      </w:r>
      <w:r w:rsidR="00656F7B" w:rsidRPr="007B67FF">
        <w:rPr>
          <w:i/>
          <w:iCs/>
          <w:noProof/>
          <w:sz w:val="24"/>
          <w:szCs w:val="24"/>
        </w:rPr>
        <w:t>8</w:t>
      </w:r>
      <w:r w:rsidR="00656F7B" w:rsidRPr="007B67FF">
        <w:rPr>
          <w:noProof/>
          <w:sz w:val="24"/>
          <w:szCs w:val="24"/>
        </w:rPr>
        <w:t>(2), 175–182.</w:t>
      </w:r>
      <w:r w:rsidRPr="007B67FF">
        <w:rPr>
          <w:sz w:val="24"/>
          <w:szCs w:val="24"/>
        </w:rPr>
        <w:fldChar w:fldCharType="end"/>
      </w:r>
    </w:p>
    <w:p w:rsidR="006B6B94" w:rsidRPr="007B67FF" w:rsidRDefault="00656F7B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Gunawan", "given" : "Syam", "non-dropping-particle" : "", "parse-names" : false, "suffix" : "" }, { "dropping-particle" : "", "family" : "Palupiningsih", "given" : "Pritasari", "non-dropping-particle" : "", "parse-names" : false, "suffix" : "" }, { "dropping-particle" : "", "family" : "Studi", "given" : "Program", "non-dropping-particle" : "", "parse-names" : false, "suffix" : "" }, { "dropping-particle" : "", "family" : "Informasi", "given" : "Sistem", "non-dropping-particle" : "", "parse-names" : false, "suffix" : "" } ], "id" : "ITEM-1", "issue" : "2", "issued" : { "date-parts" : [ [ "2017" ] ] }, "page" : "96-103", "title" : "PERANCANGAN APLIKASI PREDIKSI LAMA STUDI MAHASISWA BERDASARKAN MODEL KLASIFIKASI DATA LAMA STUDI MAHASISWA", "type" : "article-journal", "volume" : "10" }, "uris" : [ "http://www.mendeley.com/documents/?uuid=6b45686b-992b-4eec-9e76-4d5cb751b31b" ] } ], "mendeley" : { "formattedCitation" : "(Gunawan, Palupiningsih, Studi, &amp; Informasi, 2017)", "plainTextFormattedCitation" : "(Gunawan, Palupiningsih, Studi, &amp; Informasi, 2017)", "previouslyFormattedCitation" : "(Gunawan, Palupiningsih, Studi, &amp; Informasi, 2017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DE67A9" w:rsidRPr="007B67FF">
        <w:rPr>
          <w:noProof/>
          <w:sz w:val="24"/>
          <w:szCs w:val="24"/>
        </w:rPr>
        <w:t>(Gunawan, Palupiningsih, Studi, &amp; Informasi, 2017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DE67A9" w:rsidRPr="007B67FF">
        <w:rPr>
          <w:noProof/>
          <w:sz w:val="24"/>
          <w:szCs w:val="24"/>
        </w:rPr>
        <w:t xml:space="preserve">Gunawan, S., Palupiningsih, P., Studi, P., &amp; Informasi, S. (2017). Perancangan Aplikasi Prediksi Lama Studi Mahasiswa Berdasarkan Model Klasifikasi Data Lama Studi Mahasiswa, </w:t>
      </w:r>
      <w:r w:rsidR="00DE67A9" w:rsidRPr="007B67FF">
        <w:rPr>
          <w:i/>
          <w:iCs/>
          <w:noProof/>
          <w:sz w:val="24"/>
          <w:szCs w:val="24"/>
        </w:rPr>
        <w:t>10</w:t>
      </w:r>
      <w:r w:rsidR="00DE67A9" w:rsidRPr="007B67FF">
        <w:rPr>
          <w:noProof/>
          <w:sz w:val="24"/>
          <w:szCs w:val="24"/>
        </w:rPr>
        <w:t>(2), 96–103.</w:t>
      </w:r>
      <w:r w:rsidRPr="007B67FF">
        <w:rPr>
          <w:sz w:val="24"/>
          <w:szCs w:val="24"/>
        </w:rPr>
        <w:fldChar w:fldCharType="end"/>
      </w:r>
    </w:p>
    <w:p w:rsidR="006B6B94" w:rsidRPr="007B67FF" w:rsidRDefault="00DE67A9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DOI" : "10.14710/jtsiskom.6.1.2018.1-6", "author" : [ { "dropping-particle" : "", "family" : "Ahp-topsis", "given" : "Skripsi Menggunakan Metode", "non-dropping-particle" : "", "parse-names" : false, "suffix" : "" }, { "dropping-particle" : "", "family" : "Sari", "given" : "Desi Ratna", "non-dropping-particle" : "", "parse-names" : false, "suffix" : "" }, { "dropping-particle" : "", "family" : "Windarto", "given" : "Agus Perdana", "non-dropping-particle" : "", "parse-names" : false, "suffix" : "" }, { "dropping-particle" : "", "family" : "Hartama", "given" : "Dedy", "non-dropping-particle" : "", "parse-names" : false, "suffix" : "" } ], "id" : "ITEM-1", "issue" : "November 2017", "issued" : { "date-parts" : [ [ "2018" ] ] }, "page" : "1-6", "title" : "Sistem Pendukung Keputusan untuk Rekomendasi Kelulusan Sidang", "type" : "article-journal", "volume" : "6" }, "uris" : [ "http://www.mendeley.com/documents/?uuid=cf1facbf-6e1a-4b88-b48c-e5d7204b363b" ] } ], "mendeley" : { "formattedCitation" : "(Ahp-topsis, Sari, Windarto, &amp; Hartama, 2018)", "plainTextFormattedCitation" : "(Ahp-topsis, Sari, Windarto, &amp; Hartama, 2018)", "previouslyFormattedCitation" : "(Ahp-topsis, Sari, Windarto, &amp; Hartama, 2018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F24477" w:rsidRPr="007B67FF">
        <w:rPr>
          <w:noProof/>
          <w:sz w:val="24"/>
          <w:szCs w:val="24"/>
        </w:rPr>
        <w:t>(Ahp-Topsis, Sari, Windarto, &amp; Hartama, 2018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F24477" w:rsidRPr="007B67FF">
        <w:rPr>
          <w:noProof/>
          <w:sz w:val="24"/>
          <w:szCs w:val="24"/>
        </w:rPr>
        <w:t xml:space="preserve">Ahp-Topsis, S. M. M., Sari, D. R., Windarto, A. P., &amp; Hartama, D. (2018). Sistem Pendukung Keputusan Untuk Rekomendasi Kelulusan Sidang, </w:t>
      </w:r>
      <w:r w:rsidR="00F24477" w:rsidRPr="007B67FF">
        <w:rPr>
          <w:i/>
          <w:iCs/>
          <w:noProof/>
          <w:sz w:val="24"/>
          <w:szCs w:val="24"/>
        </w:rPr>
        <w:t>6</w:t>
      </w:r>
      <w:r w:rsidR="00F24477" w:rsidRPr="007B67FF">
        <w:rPr>
          <w:noProof/>
          <w:sz w:val="24"/>
          <w:szCs w:val="24"/>
        </w:rPr>
        <w:t>(November 2017), 1–6. Https://Doi.Org/10.14710/Jtsiskom.6.1.2018.1-6</w:t>
      </w:r>
      <w:r w:rsidRPr="007B67FF">
        <w:rPr>
          <w:sz w:val="24"/>
          <w:szCs w:val="24"/>
        </w:rPr>
        <w:fldChar w:fldCharType="end"/>
      </w:r>
    </w:p>
    <w:p w:rsidR="004A51BB" w:rsidRPr="007B67FF" w:rsidRDefault="00F24477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Mining", "given" : "Educational Data", "non-dropping-particle" : "", "parse-names" : false, "suffix" : "" } ], "id" : "ITEM-1", "issued" : { "date-parts" : [ [ "0" ] ] }, "page" : "60-67", "title" : "Prediksi Kelulusan Mata Kuliah Menggunakan Hybrid Fuzzy Inference System", "type" : "article-journal", "volume" : "2" }, "uris" : [ "http://www.mendeley.com/documents/?uuid=bd59f65a-3d38-4daf-a739-5c479c2361f4" ] } ], "mendeley" : { "formattedCitation" : "(Mining, n.d.)", "manualFormatting" : "(Mining, 2016)", "plainTextFormattedCitation" : "(Mining, n.d.)", "previouslyFormattedCitation" : "(Mining, n.d.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4A51BB" w:rsidRPr="007B67FF">
        <w:rPr>
          <w:noProof/>
          <w:sz w:val="24"/>
          <w:szCs w:val="24"/>
        </w:rPr>
        <w:t>(Mining, 2016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E66F4E" w:rsidRPr="007B67FF">
        <w:rPr>
          <w:noProof/>
          <w:sz w:val="24"/>
          <w:szCs w:val="24"/>
        </w:rPr>
        <w:t xml:space="preserve">Mining, E. D. (2016). Prediksi Kelulusan Mata Kuliah Menggunakan Hybrid Fuzzy Inference System, </w:t>
      </w:r>
      <w:r w:rsidR="00E66F4E" w:rsidRPr="007B67FF">
        <w:rPr>
          <w:i/>
          <w:iCs/>
          <w:noProof/>
          <w:sz w:val="24"/>
          <w:szCs w:val="24"/>
        </w:rPr>
        <w:t>2</w:t>
      </w:r>
      <w:r w:rsidR="00E66F4E" w:rsidRPr="007B67FF">
        <w:rPr>
          <w:noProof/>
          <w:sz w:val="24"/>
          <w:szCs w:val="24"/>
        </w:rPr>
        <w:t>, 60–67.</w:t>
      </w:r>
      <w:r w:rsidRPr="007B67FF">
        <w:rPr>
          <w:sz w:val="24"/>
          <w:szCs w:val="24"/>
        </w:rPr>
        <w:fldChar w:fldCharType="end"/>
      </w:r>
    </w:p>
    <w:p w:rsidR="00E66F4E" w:rsidRPr="007B67FF" w:rsidRDefault="004A51BB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author" : [ { "dropping-particle" : "", "family" : "Edwin", "given" : "B", "non-dropping-particle" : "", "parse-names" : false, "suffix" : "" } ], "id" : "ITEM-1", "issue" : "May 2010", "issued" : { "date-parts" : [ [ "2017" ] ] }, "title" : "Sist tem In forma si Pen nilaian Akhir r Maha asiswa a Berba asis We nt of St tudent Inform n Syste Web- d )", "type" : "article-journal" }, "uris" : [ "http://www.mendeley.com/documents/?uuid=2b1254bd-0cea-41e2-a540-4f57530694a1" ] } ], "mendeley" : { "formattedCitation" : "(Edwin, 2017)", "plainTextFormattedCitation" : "(Edwin, 2017)", "previouslyFormattedCitation" : "(Edwin, 2017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="00E66F4E" w:rsidRPr="007B67FF">
        <w:rPr>
          <w:noProof/>
          <w:sz w:val="24"/>
          <w:szCs w:val="24"/>
        </w:rPr>
        <w:t>(Edwin, 2017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="00E66F4E" w:rsidRPr="007B67FF">
        <w:rPr>
          <w:noProof/>
          <w:sz w:val="24"/>
          <w:szCs w:val="24"/>
        </w:rPr>
        <w:t>Edwin, B. (2017). Sistem Informasi Penilaian Akhir Mahasiswa Berbasis Web (Final Assesment Of Student Information System Web-Based ), (May 2010).</w:t>
      </w:r>
      <w:r w:rsidRPr="007B67FF">
        <w:rPr>
          <w:sz w:val="24"/>
          <w:szCs w:val="24"/>
        </w:rPr>
        <w:fldChar w:fldCharType="end"/>
      </w:r>
    </w:p>
    <w:p w:rsidR="00E66F4E" w:rsidRPr="007B67FF" w:rsidRDefault="00E66F4E" w:rsidP="007B67FF">
      <w:pPr>
        <w:pStyle w:val="ListParagraph"/>
        <w:widowControl w:val="0"/>
        <w:numPr>
          <w:ilvl w:val="0"/>
          <w:numId w:val="3"/>
        </w:numPr>
        <w:autoSpaceDE w:val="0"/>
        <w:autoSpaceDN w:val="0"/>
        <w:adjustRightInd w:val="0"/>
        <w:spacing w:line="360" w:lineRule="auto"/>
        <w:ind w:left="567" w:hanging="501"/>
        <w:jc w:val="both"/>
        <w:rPr>
          <w:noProof/>
          <w:sz w:val="24"/>
          <w:szCs w:val="24"/>
        </w:rPr>
      </w:pP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>ADDIN CSL_CITATION { "citationItems" : [ { "id" : "ITEM-1", "itemData" : { "ISBN" : "9786027367210", "author" : [ { "dropping-particle" : "", "family" : "Fahrudin", "given" : "Achmad", "non-dropping-particle" : "", "parse-names" : false, "suffix" : "" }, { "dropping-particle" : "", "family" : "Listiyoko", "given" : "Langgeng", "non-dropping-particle" : "", "parse-names" : false, "suffix" : "" }, { "dropping-particle" : "", "family" : "Surya", "given" : "Panji", "non-dropping-particle" : "", "parse-names" : false, "suffix" : "" }, { "dropping-particle" : "", "family" : "Maksum", "given" : "Ali", "non-dropping-particle" : "", "parse-names" : false, "suffix" : "" } ], "id" : "ITEM-1", "issue" : "November", "issued" : { "date-parts" : [ [ "2017" ] ] }, "title" : "Prediksi Per i ngkat Kelulusan Mahasiswa Untuk Menentukan Strategi Pemasaran Kampus Menggunakan Pohon Keputusan", "type" : "article-journal" }, "uris" : [ "http://www.mendeley.com/documents/?uuid=d0b1720c-31dd-42db-a8a4-6e89ac08b5d8" ] } ], "mendeley" : { "formattedCitation" : "(Fahrudin, Listiyoko, Surya, &amp; Maksum, 2017)", "plainTextFormattedCitation" : "(Fahrudin, Listiyoko, Surya, &amp; Maksum, 2017)", "previouslyFormattedCitation" : "(Fahrudin, Listiyoko, Surya, &amp; Maksum, 2017)" }, "properties" : {  }, "schema" : "https://github.com/citation-style-language/schema/raw/master/csl-citation.json" }</w:instrText>
      </w:r>
      <w:r w:rsidRPr="007B67FF">
        <w:rPr>
          <w:sz w:val="24"/>
          <w:szCs w:val="24"/>
        </w:rPr>
        <w:fldChar w:fldCharType="separate"/>
      </w:r>
      <w:r w:rsidRPr="007B67FF">
        <w:rPr>
          <w:noProof/>
          <w:sz w:val="24"/>
          <w:szCs w:val="24"/>
        </w:rPr>
        <w:t>(Fahrudin, Listiyoko, Surya, &amp; Maksum, 2017)</w:t>
      </w:r>
      <w:r w:rsidRPr="007B67FF">
        <w:rPr>
          <w:sz w:val="24"/>
          <w:szCs w:val="24"/>
        </w:rPr>
        <w:fldChar w:fldCharType="end"/>
      </w:r>
      <w:r w:rsidRPr="007B67FF">
        <w:rPr>
          <w:sz w:val="24"/>
          <w:szCs w:val="24"/>
        </w:rPr>
        <w:fldChar w:fldCharType="begin" w:fldLock="1"/>
      </w:r>
      <w:r w:rsidRPr="007B67FF">
        <w:rPr>
          <w:sz w:val="24"/>
          <w:szCs w:val="24"/>
        </w:rPr>
        <w:instrText xml:space="preserve">ADDIN Mendeley Bibliography CSL_BIBLIOGRAPHY </w:instrText>
      </w:r>
      <w:r w:rsidRPr="007B67FF">
        <w:rPr>
          <w:sz w:val="24"/>
          <w:szCs w:val="24"/>
        </w:rPr>
        <w:fldChar w:fldCharType="separate"/>
      </w:r>
      <w:r w:rsidRPr="007B67FF">
        <w:rPr>
          <w:noProof/>
          <w:sz w:val="24"/>
          <w:szCs w:val="24"/>
        </w:rPr>
        <w:t>Fahrudin, A., Listiyoko, L., Surya, P., &amp; Maksum, A. (2017). Prediksi Peringkat Kelulusan Mahasiswa Untuk Menentukan Strategi Pemasaran Kampus Menggunakan Pohon Keputusan, (November).</w:t>
      </w:r>
    </w:p>
    <w:p w:rsidR="008A39D3" w:rsidRPr="007B67FF" w:rsidRDefault="00E66F4E" w:rsidP="007B67F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B67FF">
        <w:rPr>
          <w:rFonts w:ascii="Times New Roman" w:hAnsi="Times New Roman" w:cs="Times New Roman"/>
          <w:sz w:val="24"/>
          <w:szCs w:val="24"/>
        </w:rPr>
        <w:fldChar w:fldCharType="end"/>
      </w:r>
    </w:p>
    <w:p w:rsidR="008A39D3" w:rsidRPr="007B67FF" w:rsidRDefault="008A39D3" w:rsidP="007B67F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B67FF">
        <w:rPr>
          <w:rFonts w:ascii="Times New Roman" w:hAnsi="Times New Roman" w:cs="Times New Roman"/>
          <w:sz w:val="24"/>
          <w:szCs w:val="24"/>
        </w:rPr>
        <w:fldChar w:fldCharType="end"/>
      </w:r>
    </w:p>
    <w:p w:rsidR="00050DDB" w:rsidRPr="007B67FF" w:rsidRDefault="008A39D3" w:rsidP="007B67F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7B67FF">
        <w:rPr>
          <w:rFonts w:ascii="Times New Roman" w:hAnsi="Times New Roman" w:cs="Times New Roman"/>
          <w:sz w:val="24"/>
          <w:szCs w:val="24"/>
        </w:rPr>
        <w:fldChar w:fldCharType="end"/>
      </w:r>
    </w:p>
    <w:p w:rsidR="0033280D" w:rsidRPr="007B67FF" w:rsidRDefault="00050DDB" w:rsidP="007B67FF">
      <w:pPr>
        <w:spacing w:line="360" w:lineRule="auto"/>
        <w:contextualSpacing/>
        <w:jc w:val="both"/>
        <w:rPr>
          <w:rFonts w:ascii="Times New Roman" w:hAnsi="Times New Roman" w:cs="Times New Roman"/>
          <w:sz w:val="24"/>
          <w:szCs w:val="24"/>
          <w:lang w:val="id-ID"/>
        </w:rPr>
      </w:pPr>
      <w:r w:rsidRPr="007B67FF">
        <w:rPr>
          <w:rFonts w:ascii="Times New Roman" w:hAnsi="Times New Roman" w:cs="Times New Roman"/>
          <w:sz w:val="24"/>
          <w:szCs w:val="24"/>
        </w:rPr>
        <w:fldChar w:fldCharType="end"/>
      </w:r>
      <w:r w:rsidRPr="007B67FF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33280D" w:rsidRPr="007B67FF" w:rsidSect="00763973">
      <w:pgSz w:w="11906" w:h="16838"/>
      <w:pgMar w:top="1440" w:right="1440" w:bottom="1440" w:left="1440" w:header="708" w:footer="708" w:gutter="0"/>
      <w:pgNumType w:start="156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F53D9C" w:rsidRDefault="00F53D9C" w:rsidP="00763973">
      <w:pPr>
        <w:spacing w:after="0" w:line="240" w:lineRule="auto"/>
      </w:pPr>
      <w:r>
        <w:separator/>
      </w:r>
    </w:p>
  </w:endnote>
  <w:endnote w:type="continuationSeparator" w:id="0">
    <w:p w:rsidR="00F53D9C" w:rsidRDefault="00F53D9C" w:rsidP="0076397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F53D9C" w:rsidRDefault="00F53D9C" w:rsidP="00763973">
      <w:pPr>
        <w:spacing w:after="0" w:line="240" w:lineRule="auto"/>
      </w:pPr>
      <w:r>
        <w:separator/>
      </w:r>
    </w:p>
  </w:footnote>
  <w:footnote w:type="continuationSeparator" w:id="0">
    <w:p w:rsidR="00F53D9C" w:rsidRDefault="00F53D9C" w:rsidP="00763973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05602B6"/>
    <w:multiLevelType w:val="hybridMultilevel"/>
    <w:tmpl w:val="0CD6C6BE"/>
    <w:lvl w:ilvl="0" w:tplc="612EADBC">
      <w:start w:val="1"/>
      <w:numFmt w:val="decimal"/>
      <w:lvlText w:val="[%1]."/>
      <w:lvlJc w:val="left"/>
      <w:pPr>
        <w:ind w:left="720" w:hanging="360"/>
      </w:pPr>
      <w:rPr>
        <w:rFonts w:hint="default"/>
        <w:i w:val="0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05A412CF"/>
    <w:multiLevelType w:val="hybridMultilevel"/>
    <w:tmpl w:val="3BE405F6"/>
    <w:lvl w:ilvl="0" w:tplc="0A1402A6">
      <w:start w:val="1"/>
      <w:numFmt w:val="decimal"/>
      <w:lvlText w:val="[%1]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>
    <w:nsid w:val="25AB542B"/>
    <w:multiLevelType w:val="hybridMultilevel"/>
    <w:tmpl w:val="39085E90"/>
    <w:lvl w:ilvl="0" w:tplc="0A1402A6">
      <w:start w:val="1"/>
      <w:numFmt w:val="decimal"/>
      <w:lvlText w:val="[%1]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">
    <w:nsid w:val="3F457934"/>
    <w:multiLevelType w:val="hybridMultilevel"/>
    <w:tmpl w:val="3BE405F6"/>
    <w:lvl w:ilvl="0" w:tplc="0A1402A6">
      <w:start w:val="1"/>
      <w:numFmt w:val="decimal"/>
      <w:lvlText w:val="[%1]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080" w:hanging="360"/>
      </w:pPr>
    </w:lvl>
    <w:lvl w:ilvl="2" w:tplc="0421001B" w:tentative="1">
      <w:start w:val="1"/>
      <w:numFmt w:val="lowerRoman"/>
      <w:lvlText w:val="%3."/>
      <w:lvlJc w:val="right"/>
      <w:pPr>
        <w:ind w:left="1800" w:hanging="180"/>
      </w:pPr>
    </w:lvl>
    <w:lvl w:ilvl="3" w:tplc="0421000F" w:tentative="1">
      <w:start w:val="1"/>
      <w:numFmt w:val="decimal"/>
      <w:lvlText w:val="%4."/>
      <w:lvlJc w:val="left"/>
      <w:pPr>
        <w:ind w:left="2520" w:hanging="360"/>
      </w:pPr>
    </w:lvl>
    <w:lvl w:ilvl="4" w:tplc="04210019" w:tentative="1">
      <w:start w:val="1"/>
      <w:numFmt w:val="lowerLetter"/>
      <w:lvlText w:val="%5."/>
      <w:lvlJc w:val="left"/>
      <w:pPr>
        <w:ind w:left="3240" w:hanging="360"/>
      </w:pPr>
    </w:lvl>
    <w:lvl w:ilvl="5" w:tplc="0421001B" w:tentative="1">
      <w:start w:val="1"/>
      <w:numFmt w:val="lowerRoman"/>
      <w:lvlText w:val="%6."/>
      <w:lvlJc w:val="right"/>
      <w:pPr>
        <w:ind w:left="3960" w:hanging="180"/>
      </w:pPr>
    </w:lvl>
    <w:lvl w:ilvl="6" w:tplc="0421000F" w:tentative="1">
      <w:start w:val="1"/>
      <w:numFmt w:val="decimal"/>
      <w:lvlText w:val="%7."/>
      <w:lvlJc w:val="left"/>
      <w:pPr>
        <w:ind w:left="4680" w:hanging="360"/>
      </w:pPr>
    </w:lvl>
    <w:lvl w:ilvl="7" w:tplc="04210019" w:tentative="1">
      <w:start w:val="1"/>
      <w:numFmt w:val="lowerLetter"/>
      <w:lvlText w:val="%8."/>
      <w:lvlJc w:val="left"/>
      <w:pPr>
        <w:ind w:left="5400" w:hanging="360"/>
      </w:pPr>
    </w:lvl>
    <w:lvl w:ilvl="8" w:tplc="0421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>
    <w:nsid w:val="41F46E33"/>
    <w:multiLevelType w:val="hybridMultilevel"/>
    <w:tmpl w:val="BFB8AEA0"/>
    <w:lvl w:ilvl="0" w:tplc="CAE8D5E0">
      <w:start w:val="1"/>
      <w:numFmt w:val="decimal"/>
      <w:lvlText w:val="[1%1]."/>
      <w:lvlJc w:val="left"/>
      <w:pPr>
        <w:ind w:left="72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>
    <w:nsid w:val="5AB23ADD"/>
    <w:multiLevelType w:val="hybridMultilevel"/>
    <w:tmpl w:val="C2D04C6E"/>
    <w:lvl w:ilvl="0" w:tplc="9E94FEE8">
      <w:start w:val="2"/>
      <w:numFmt w:val="decimal"/>
      <w:lvlText w:val="[1%1]."/>
      <w:lvlJc w:val="left"/>
      <w:pPr>
        <w:ind w:left="360" w:hanging="360"/>
      </w:pPr>
      <w:rPr>
        <w:rFonts w:hint="default"/>
      </w:rPr>
    </w:lvl>
    <w:lvl w:ilvl="1" w:tplc="04210019" w:tentative="1">
      <w:start w:val="1"/>
      <w:numFmt w:val="lowerLetter"/>
      <w:lvlText w:val="%2."/>
      <w:lvlJc w:val="left"/>
      <w:pPr>
        <w:ind w:left="1440" w:hanging="360"/>
      </w:pPr>
    </w:lvl>
    <w:lvl w:ilvl="2" w:tplc="0421001B" w:tentative="1">
      <w:start w:val="1"/>
      <w:numFmt w:val="lowerRoman"/>
      <w:lvlText w:val="%3."/>
      <w:lvlJc w:val="right"/>
      <w:pPr>
        <w:ind w:left="2160" w:hanging="180"/>
      </w:pPr>
    </w:lvl>
    <w:lvl w:ilvl="3" w:tplc="0421000F" w:tentative="1">
      <w:start w:val="1"/>
      <w:numFmt w:val="decimal"/>
      <w:lvlText w:val="%4."/>
      <w:lvlJc w:val="left"/>
      <w:pPr>
        <w:ind w:left="2880" w:hanging="360"/>
      </w:pPr>
    </w:lvl>
    <w:lvl w:ilvl="4" w:tplc="04210019" w:tentative="1">
      <w:start w:val="1"/>
      <w:numFmt w:val="lowerLetter"/>
      <w:lvlText w:val="%5."/>
      <w:lvlJc w:val="left"/>
      <w:pPr>
        <w:ind w:left="3600" w:hanging="360"/>
      </w:pPr>
    </w:lvl>
    <w:lvl w:ilvl="5" w:tplc="0421001B" w:tentative="1">
      <w:start w:val="1"/>
      <w:numFmt w:val="lowerRoman"/>
      <w:lvlText w:val="%6."/>
      <w:lvlJc w:val="right"/>
      <w:pPr>
        <w:ind w:left="4320" w:hanging="180"/>
      </w:pPr>
    </w:lvl>
    <w:lvl w:ilvl="6" w:tplc="0421000F" w:tentative="1">
      <w:start w:val="1"/>
      <w:numFmt w:val="decimal"/>
      <w:lvlText w:val="%7."/>
      <w:lvlJc w:val="left"/>
      <w:pPr>
        <w:ind w:left="5040" w:hanging="360"/>
      </w:pPr>
    </w:lvl>
    <w:lvl w:ilvl="7" w:tplc="04210019" w:tentative="1">
      <w:start w:val="1"/>
      <w:numFmt w:val="lowerLetter"/>
      <w:lvlText w:val="%8."/>
      <w:lvlJc w:val="left"/>
      <w:pPr>
        <w:ind w:left="5760" w:hanging="360"/>
      </w:pPr>
    </w:lvl>
    <w:lvl w:ilvl="8" w:tplc="0421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>
    <w:nsid w:val="7C76205C"/>
    <w:multiLevelType w:val="hybridMultilevel"/>
    <w:tmpl w:val="44224444"/>
    <w:lvl w:ilvl="0" w:tplc="5BD2EC9E">
      <w:start w:val="1"/>
      <w:numFmt w:val="decimal"/>
      <w:lvlText w:val="%1."/>
      <w:lvlJc w:val="left"/>
      <w:pPr>
        <w:ind w:left="1004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1724" w:hanging="360"/>
      </w:pPr>
    </w:lvl>
    <w:lvl w:ilvl="2" w:tplc="0409001B" w:tentative="1">
      <w:start w:val="1"/>
      <w:numFmt w:val="lowerRoman"/>
      <w:lvlText w:val="%3."/>
      <w:lvlJc w:val="right"/>
      <w:pPr>
        <w:ind w:left="2444" w:hanging="180"/>
      </w:pPr>
    </w:lvl>
    <w:lvl w:ilvl="3" w:tplc="0409000F" w:tentative="1">
      <w:start w:val="1"/>
      <w:numFmt w:val="decimal"/>
      <w:lvlText w:val="%4."/>
      <w:lvlJc w:val="left"/>
      <w:pPr>
        <w:ind w:left="3164" w:hanging="360"/>
      </w:pPr>
    </w:lvl>
    <w:lvl w:ilvl="4" w:tplc="04090019" w:tentative="1">
      <w:start w:val="1"/>
      <w:numFmt w:val="lowerLetter"/>
      <w:lvlText w:val="%5."/>
      <w:lvlJc w:val="left"/>
      <w:pPr>
        <w:ind w:left="3884" w:hanging="360"/>
      </w:pPr>
    </w:lvl>
    <w:lvl w:ilvl="5" w:tplc="0409001B" w:tentative="1">
      <w:start w:val="1"/>
      <w:numFmt w:val="lowerRoman"/>
      <w:lvlText w:val="%6."/>
      <w:lvlJc w:val="right"/>
      <w:pPr>
        <w:ind w:left="4604" w:hanging="180"/>
      </w:pPr>
    </w:lvl>
    <w:lvl w:ilvl="6" w:tplc="0409000F" w:tentative="1">
      <w:start w:val="1"/>
      <w:numFmt w:val="decimal"/>
      <w:lvlText w:val="%7."/>
      <w:lvlJc w:val="left"/>
      <w:pPr>
        <w:ind w:left="5324" w:hanging="360"/>
      </w:pPr>
    </w:lvl>
    <w:lvl w:ilvl="7" w:tplc="04090019" w:tentative="1">
      <w:start w:val="1"/>
      <w:numFmt w:val="lowerLetter"/>
      <w:lvlText w:val="%8."/>
      <w:lvlJc w:val="left"/>
      <w:pPr>
        <w:ind w:left="6044" w:hanging="360"/>
      </w:pPr>
    </w:lvl>
    <w:lvl w:ilvl="8" w:tplc="0409001B" w:tentative="1">
      <w:start w:val="1"/>
      <w:numFmt w:val="lowerRoman"/>
      <w:lvlText w:val="%9."/>
      <w:lvlJc w:val="right"/>
      <w:pPr>
        <w:ind w:left="6764" w:hanging="180"/>
      </w:pPr>
    </w:lvl>
  </w:abstractNum>
  <w:num w:numId="1">
    <w:abstractNumId w:val="6"/>
  </w:num>
  <w:num w:numId="2">
    <w:abstractNumId w:val="0"/>
  </w:num>
  <w:num w:numId="3">
    <w:abstractNumId w:val="2"/>
  </w:num>
  <w:num w:numId="4">
    <w:abstractNumId w:val="1"/>
  </w:num>
  <w:num w:numId="5">
    <w:abstractNumId w:val="4"/>
  </w:num>
  <w:num w:numId="6">
    <w:abstractNumId w:val="5"/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80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FB5FF6"/>
    <w:rsid w:val="00050DDB"/>
    <w:rsid w:val="0007270B"/>
    <w:rsid w:val="000D2B6A"/>
    <w:rsid w:val="001069A2"/>
    <w:rsid w:val="001168D1"/>
    <w:rsid w:val="00136C51"/>
    <w:rsid w:val="00152C97"/>
    <w:rsid w:val="001956DC"/>
    <w:rsid w:val="001E0C81"/>
    <w:rsid w:val="00272B0E"/>
    <w:rsid w:val="00294111"/>
    <w:rsid w:val="002C42A5"/>
    <w:rsid w:val="002D645B"/>
    <w:rsid w:val="002D7236"/>
    <w:rsid w:val="002E0E41"/>
    <w:rsid w:val="003327B8"/>
    <w:rsid w:val="0033280D"/>
    <w:rsid w:val="00390466"/>
    <w:rsid w:val="00403AF6"/>
    <w:rsid w:val="00404536"/>
    <w:rsid w:val="004A51BB"/>
    <w:rsid w:val="005076EB"/>
    <w:rsid w:val="00522813"/>
    <w:rsid w:val="00565F1A"/>
    <w:rsid w:val="00595D96"/>
    <w:rsid w:val="005B5D4A"/>
    <w:rsid w:val="005C0080"/>
    <w:rsid w:val="00656F7B"/>
    <w:rsid w:val="006A1917"/>
    <w:rsid w:val="006B6B94"/>
    <w:rsid w:val="006C234E"/>
    <w:rsid w:val="00714B50"/>
    <w:rsid w:val="00741BF9"/>
    <w:rsid w:val="00751798"/>
    <w:rsid w:val="0075210B"/>
    <w:rsid w:val="00763973"/>
    <w:rsid w:val="007B67FF"/>
    <w:rsid w:val="00820EAF"/>
    <w:rsid w:val="008A1AB2"/>
    <w:rsid w:val="008A39D3"/>
    <w:rsid w:val="008A5D79"/>
    <w:rsid w:val="008C1AEB"/>
    <w:rsid w:val="008E14CE"/>
    <w:rsid w:val="009032F3"/>
    <w:rsid w:val="00975DEB"/>
    <w:rsid w:val="00977E10"/>
    <w:rsid w:val="009C180B"/>
    <w:rsid w:val="00AD3A28"/>
    <w:rsid w:val="00B30DFB"/>
    <w:rsid w:val="00B334CA"/>
    <w:rsid w:val="00B613CF"/>
    <w:rsid w:val="00C2745E"/>
    <w:rsid w:val="00CE0F50"/>
    <w:rsid w:val="00D94355"/>
    <w:rsid w:val="00DC6693"/>
    <w:rsid w:val="00DE67A9"/>
    <w:rsid w:val="00E01E84"/>
    <w:rsid w:val="00E12886"/>
    <w:rsid w:val="00E139D7"/>
    <w:rsid w:val="00E66F4E"/>
    <w:rsid w:val="00E76FD3"/>
    <w:rsid w:val="00E875D4"/>
    <w:rsid w:val="00F24477"/>
    <w:rsid w:val="00F53D9C"/>
    <w:rsid w:val="00F84272"/>
    <w:rsid w:val="00F96C94"/>
    <w:rsid w:val="00FB5FF6"/>
    <w:rsid w:val="00FC55B5"/>
    <w:rsid w:val="00FD5058"/>
    <w:rsid w:val="00FE571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id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9C368DED-CE75-4C3D-B23A-322455F780E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id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B5FF6"/>
    <w:rPr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link w:val="ListParagraphChar"/>
    <w:uiPriority w:val="34"/>
    <w:qFormat/>
    <w:rsid w:val="00FB5FF6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0"/>
      <w:szCs w:val="20"/>
    </w:rPr>
  </w:style>
  <w:style w:type="character" w:customStyle="1" w:styleId="ListParagraphChar">
    <w:name w:val="List Paragraph Char"/>
    <w:link w:val="ListParagraph"/>
    <w:uiPriority w:val="34"/>
    <w:locked/>
    <w:rsid w:val="00FB5FF6"/>
    <w:rPr>
      <w:rFonts w:ascii="Times New Roman" w:eastAsia="Times New Roman" w:hAnsi="Times New Roman" w:cs="Times New Roman"/>
      <w:sz w:val="20"/>
      <w:szCs w:val="20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7639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63973"/>
    <w:rPr>
      <w:lang w:val="en-US"/>
    </w:rPr>
  </w:style>
  <w:style w:type="paragraph" w:styleId="Footer">
    <w:name w:val="footer"/>
    <w:basedOn w:val="Normal"/>
    <w:link w:val="FooterChar"/>
    <w:uiPriority w:val="99"/>
    <w:unhideWhenUsed/>
    <w:rsid w:val="0076397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763973"/>
    <w:rPr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194076C9-332C-4000-A4F8-2E2CA7A3371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1</TotalTime>
  <Pages>3</Pages>
  <Words>6210</Words>
  <Characters>35402</Characters>
  <Application>Microsoft Office Word</Application>
  <DocSecurity>0</DocSecurity>
  <Lines>295</Lines>
  <Paragraphs>8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529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adila KelanaRahmat</dc:creator>
  <cp:keywords/>
  <dc:description/>
  <cp:lastModifiedBy>Fadila KelanaRahmat</cp:lastModifiedBy>
  <cp:revision>42</cp:revision>
  <dcterms:created xsi:type="dcterms:W3CDTF">2019-10-30T01:37:00Z</dcterms:created>
  <dcterms:modified xsi:type="dcterms:W3CDTF">2020-04-27T15:1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c9ee8c09-79c1-3960-930b-b6d25cf79fa7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